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6AF91C57"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proofErr w:type="spellStart"/>
      <w:r w:rsidR="00377C16" w:rsidRPr="00EE014C">
        <w:rPr>
          <w:rFonts w:ascii="Times New Roman" w:hAnsi="Times New Roman" w:cs="Times New Roman"/>
          <w:sz w:val="24"/>
          <w:szCs w:val="24"/>
        </w:rPr>
        <w:t>Ferrihydrite</w:t>
      </w:r>
      <w:proofErr w:type="spellEnd"/>
      <w:r w:rsidR="00377C16" w:rsidRPr="00EE014C">
        <w:rPr>
          <w:rFonts w:ascii="Times New Roman" w:hAnsi="Times New Roman" w:cs="Times New Roman"/>
          <w:sz w:val="24"/>
          <w:szCs w:val="24"/>
        </w:rPr>
        <w:t xml:space="preserve"> naturally exists as a hydrated mineral </w:t>
      </w:r>
      <w:r w:rsidR="00377C16"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5]", "plainTextFormattedCitation" : "[5]", "previouslyFormattedCitation" : "[5]"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5]</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thus it was important to prepare the mineral such that its hydration was preserved</w:t>
      </w:r>
      <w:r w:rsidR="00A7716C" w:rsidRPr="00EE014C">
        <w:rPr>
          <w:rFonts w:ascii="Times New Roman" w:hAnsi="Times New Roman" w:cs="Times New Roman"/>
          <w:sz w:val="24"/>
          <w:szCs w:val="24"/>
        </w:rPr>
        <w:t>, as opposed to adding known masses of a dried sample</w:t>
      </w:r>
      <w:r w:rsidR="00377C16" w:rsidRPr="00EE014C">
        <w:rPr>
          <w:rFonts w:ascii="Times New Roman" w:hAnsi="Times New Roman" w:cs="Times New Roman"/>
          <w:sz w:val="24"/>
          <w:szCs w:val="24"/>
        </w:rPr>
        <w:t>. Thus, a</w:t>
      </w:r>
      <w:r w:rsidR="00E75547" w:rsidRPr="00EE014C">
        <w:rPr>
          <w:rFonts w:ascii="Times New Roman" w:hAnsi="Times New Roman" w:cs="Times New Roman"/>
          <w:sz w:val="24"/>
          <w:szCs w:val="24"/>
        </w:rPr>
        <w:t xml:space="preserv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slurry was prepared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hing the resulting precipitate 3 times with 18 MΩ water.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h colorimetry (</w:t>
      </w:r>
      <w:proofErr w:type="spellStart"/>
      <w:r w:rsidR="00E75547" w:rsidRPr="00EE014C">
        <w:rPr>
          <w:rFonts w:ascii="Times New Roman" w:hAnsi="Times New Roman" w:cs="Times New Roman"/>
          <w:sz w:val="24"/>
          <w:szCs w:val="24"/>
        </w:rPr>
        <w:t>ferrozine</w:t>
      </w:r>
      <w:proofErr w:type="spellEnd"/>
      <w:r w:rsidR="00E75547" w:rsidRPr="00EE014C">
        <w:rPr>
          <w:rFonts w:ascii="Times New Roman" w:hAnsi="Times New Roman" w:cs="Times New Roman"/>
          <w:sz w:val="24"/>
          <w:szCs w:val="24"/>
        </w:rPr>
        <w:t xml:space="preserve"> method </w:t>
      </w:r>
      <w:r w:rsidR="00E75547"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6]", "plainTextFormattedCitation" : "[6]", "previouslyFormattedCitation" : "[6]"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6]</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and slurry aliquots were added directly to the experiments to ac</w:t>
      </w:r>
      <w:r w:rsidR="00A7716C" w:rsidRPr="00EE014C">
        <w:rPr>
          <w:rFonts w:ascii="Times New Roman" w:hAnsi="Times New Roman" w:cs="Times New Roman"/>
          <w:sz w:val="24"/>
          <w:szCs w:val="24"/>
        </w:rPr>
        <w:t>hieve the desired mineral mass.</w:t>
      </w:r>
    </w:p>
    <w:p w14:paraId="0D8BC77B" w14:textId="43029191"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2 days, and then centrifuged and washed 3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urry was then oven dried at 70° C for 2 hours, resulting in a mineral powder that was gently ground with a mortar and pestle to homogenize the sample. This dried sample was added directly to experimental bottles.</w:t>
      </w:r>
    </w:p>
    <w:p w14:paraId="4D854FE7" w14:textId="792BD9F5"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There are well established methods for preparing and homogenizing natural clay mineral samples for use in experimental work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7]", "plainTextFormattedCitation" : "[7]", "previouslyFormattedCitation" : "[7]"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7]</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montmorillonite ordered from the clay’s society was originally a calcium montmorillonite, but was converted to sodium montmorillonite for </w:t>
      </w:r>
      <w:proofErr w:type="gramStart"/>
      <w:r w:rsidRPr="00EE014C">
        <w:rPr>
          <w:rFonts w:ascii="Times New Roman" w:hAnsi="Times New Roman" w:cs="Times New Roman"/>
          <w:sz w:val="24"/>
          <w:szCs w:val="24"/>
        </w:rPr>
        <w:t>easier</w:t>
      </w:r>
      <w:proofErr w:type="gramEnd"/>
      <w:r w:rsidRPr="00EE014C">
        <w:rPr>
          <w:rFonts w:ascii="Times New Roman" w:hAnsi="Times New Roman" w:cs="Times New Roman"/>
          <w:sz w:val="24"/>
          <w:szCs w:val="24"/>
        </w:rPr>
        <w:t xml:space="preserve">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 xml:space="preserve">entrifuging and suspending the clay 8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xml:space="preserve">, an excess solution removed via centrifugation. </w:t>
      </w:r>
      <w:r w:rsidR="00E75547" w:rsidRPr="00EE014C">
        <w:rPr>
          <w:rFonts w:ascii="Times New Roman" w:hAnsi="Times New Roman" w:cs="Times New Roman"/>
          <w:sz w:val="24"/>
          <w:szCs w:val="24"/>
        </w:rPr>
        <w:t xml:space="preserve">The clay suspension was then treated with a 1 M Sodium A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w:t>
      </w:r>
      <w:r w:rsidR="00E75547" w:rsidRPr="00EE014C">
        <w:rPr>
          <w:rFonts w:ascii="Times New Roman" w:hAnsi="Times New Roman" w:cs="Times New Roman"/>
          <w:sz w:val="24"/>
          <w:szCs w:val="24"/>
        </w:rPr>
        <w:lastRenderedPageBreak/>
        <w:t>solution, centrifuged again, dried at 70 C overnight, and then gently powdered using mortar and pestle.</w:t>
      </w:r>
    </w:p>
    <w:p w14:paraId="726F9A3A" w14:textId="3404A82C" w:rsidR="00CA0F09" w:rsidRPr="00EE014C" w:rsidRDefault="00CA0F09"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the described mineral preparations here, and in the main text, all minerals’ surface area was measured using a BET surface area analyzer (SI-Table 1)</w:t>
      </w:r>
      <w:r w:rsidR="00024B12">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proofErr w:type="gramStart"/>
      <w:r w:rsidRPr="00EE014C">
        <w:rPr>
          <w:rFonts w:ascii="Times New Roman" w:hAnsi="Times New Roman" w:cs="Times New Roman"/>
          <w:sz w:val="24"/>
          <w:szCs w:val="24"/>
        </w:rPr>
        <w:t>pHs</w:t>
      </w:r>
      <w:proofErr w:type="spellEnd"/>
      <w:proofErr w:type="gramEnd"/>
      <w:r w:rsidRPr="00EE014C">
        <w:rPr>
          <w:rFonts w:ascii="Times New Roman" w:hAnsi="Times New Roman" w:cs="Times New Roman"/>
          <w:sz w:val="24"/>
          <w:szCs w:val="24"/>
        </w:rPr>
        <w:t xml:space="preserve"> described.</w:t>
      </w:r>
    </w:p>
    <w:p w14:paraId="13059280" w14:textId="57D1F651" w:rsidR="00024B12" w:rsidRDefault="00EE014C" w:rsidP="00035B63">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on the scintillation counter to develop a limit of blank of 1.4 counts per second (cps), and activities are reported only for samples that exceeded this value by a factor of 1.5.</w:t>
      </w:r>
      <w:r>
        <w:rPr>
          <w:rFonts w:ascii="Times New Roman" w:hAnsi="Times New Roman" w:cs="Times New Roman"/>
          <w:sz w:val="24"/>
          <w:szCs w:val="24"/>
        </w:rPr>
        <w:t xml:space="preserve"> S</w:t>
      </w:r>
      <w:r w:rsidR="00E75547" w:rsidRPr="00EE014C">
        <w:rPr>
          <w:rFonts w:ascii="Times New Roman" w:hAnsi="Times New Roman" w:cs="Times New Roman"/>
          <w:sz w:val="24"/>
          <w:szCs w:val="24"/>
        </w:rPr>
        <w:t xml:space="preserve">upernatant samples collected from th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and Ra-226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loss during filtration. Gamma spectroscopy was also used to quantify and confirm the 226-Ra standard curve used in scintillation counting.</w:t>
      </w:r>
    </w:p>
    <w:p w14:paraId="0501691E" w14:textId="77777777" w:rsidR="00024B12" w:rsidRPr="00EE014C" w:rsidRDefault="00024B12" w:rsidP="00024B12">
      <w:pPr>
        <w:spacing w:line="480" w:lineRule="auto"/>
        <w:rPr>
          <w:rFonts w:ascii="Times New Roman" w:hAnsi="Times New Roman" w:cs="Times New Roman"/>
          <w:b/>
          <w:sz w:val="24"/>
          <w:szCs w:val="24"/>
          <w:u w:val="single"/>
        </w:rPr>
      </w:pPr>
      <w:r w:rsidRPr="00EE014C">
        <w:rPr>
          <w:rFonts w:ascii="Times New Roman" w:hAnsi="Times New Roman" w:cs="Times New Roman"/>
          <w:b/>
          <w:sz w:val="24"/>
          <w:szCs w:val="24"/>
          <w:u w:val="single"/>
        </w:rPr>
        <w:t xml:space="preserve">Table 1: Mineral </w:t>
      </w:r>
      <w:r>
        <w:rPr>
          <w:rFonts w:ascii="Times New Roman" w:hAnsi="Times New Roman" w:cs="Times New Roman"/>
          <w:b/>
          <w:sz w:val="24"/>
          <w:szCs w:val="24"/>
          <w:u w:val="single"/>
        </w:rPr>
        <w:t xml:space="preserve">BET </w:t>
      </w:r>
      <w:r w:rsidRPr="00EE014C">
        <w:rPr>
          <w:rFonts w:ascii="Times New Roman" w:hAnsi="Times New Roman" w:cs="Times New Roman"/>
          <w:b/>
          <w:sz w:val="24"/>
          <w:szCs w:val="24"/>
          <w:u w:val="single"/>
        </w:rPr>
        <w:t>Surface Areas</w:t>
      </w:r>
    </w:p>
    <w:tbl>
      <w:tblPr>
        <w:tblStyle w:val="PlainTable5"/>
        <w:tblW w:w="0" w:type="auto"/>
        <w:tblInd w:w="1215" w:type="dxa"/>
        <w:tblLook w:val="0620" w:firstRow="1" w:lastRow="0" w:firstColumn="0" w:lastColumn="0" w:noHBand="1" w:noVBand="1"/>
      </w:tblPr>
      <w:tblGrid>
        <w:gridCol w:w="1803"/>
        <w:gridCol w:w="2832"/>
      </w:tblGrid>
      <w:tr w:rsidR="00024B12" w:rsidRPr="00EE014C" w14:paraId="3142AC79" w14:textId="77777777" w:rsidTr="00B44993">
        <w:trPr>
          <w:cnfStyle w:val="100000000000" w:firstRow="1" w:lastRow="0" w:firstColumn="0" w:lastColumn="0" w:oddVBand="0" w:evenVBand="0" w:oddHBand="0" w:evenHBand="0" w:firstRowFirstColumn="0" w:firstRowLastColumn="0" w:lastRowFirstColumn="0" w:lastRowLastColumn="0"/>
          <w:trHeight w:val="637"/>
        </w:trPr>
        <w:tc>
          <w:tcPr>
            <w:tcW w:w="1803" w:type="dxa"/>
            <w:tcBorders>
              <w:top w:val="single" w:sz="4" w:space="0" w:color="auto"/>
              <w:bottom w:val="single" w:sz="4" w:space="0" w:color="auto"/>
            </w:tcBorders>
          </w:tcPr>
          <w:p w14:paraId="222A5C06"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lastRenderedPageBreak/>
              <w:t>Mineral</w:t>
            </w:r>
          </w:p>
        </w:tc>
        <w:tc>
          <w:tcPr>
            <w:tcW w:w="2832" w:type="dxa"/>
            <w:tcBorders>
              <w:top w:val="single" w:sz="4" w:space="0" w:color="auto"/>
              <w:bottom w:val="single" w:sz="4" w:space="0" w:color="auto"/>
            </w:tcBorders>
          </w:tcPr>
          <w:p w14:paraId="4E190787"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Surface Area (m</w:t>
            </w:r>
            <w:r w:rsidRPr="00EE014C">
              <w:rPr>
                <w:rFonts w:ascii="Times New Roman" w:hAnsi="Times New Roman" w:cs="Times New Roman"/>
                <w:b/>
                <w:i w:val="0"/>
                <w:sz w:val="24"/>
                <w:szCs w:val="24"/>
                <w:vertAlign w:val="superscript"/>
              </w:rPr>
              <w:t>2</w:t>
            </w:r>
            <w:r w:rsidRPr="00EE014C">
              <w:rPr>
                <w:rFonts w:ascii="Times New Roman" w:hAnsi="Times New Roman" w:cs="Times New Roman"/>
                <w:b/>
                <w:i w:val="0"/>
                <w:sz w:val="24"/>
                <w:szCs w:val="24"/>
              </w:rPr>
              <w:t>/g)</w:t>
            </w:r>
          </w:p>
        </w:tc>
      </w:tr>
      <w:tr w:rsidR="00024B12" w:rsidRPr="00EE014C" w14:paraId="62BD8D14" w14:textId="77777777" w:rsidTr="00B44993">
        <w:trPr>
          <w:trHeight w:val="599"/>
        </w:trPr>
        <w:tc>
          <w:tcPr>
            <w:tcW w:w="1803" w:type="dxa"/>
            <w:tcBorders>
              <w:top w:val="single" w:sz="4" w:space="0" w:color="auto"/>
            </w:tcBorders>
          </w:tcPr>
          <w:p w14:paraId="65DF5D0B" w14:textId="77777777" w:rsidR="00024B12" w:rsidRPr="00EE014C" w:rsidRDefault="00024B12" w:rsidP="00B44993">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2832" w:type="dxa"/>
            <w:tcBorders>
              <w:top w:val="single" w:sz="4" w:space="0" w:color="auto"/>
            </w:tcBorders>
          </w:tcPr>
          <w:p w14:paraId="45016CF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382.9</w:t>
            </w:r>
          </w:p>
        </w:tc>
      </w:tr>
      <w:tr w:rsidR="00024B12" w:rsidRPr="00EE014C" w14:paraId="0B445F45" w14:textId="77777777" w:rsidTr="00B44993">
        <w:trPr>
          <w:trHeight w:val="637"/>
        </w:trPr>
        <w:tc>
          <w:tcPr>
            <w:tcW w:w="1803" w:type="dxa"/>
          </w:tcPr>
          <w:p w14:paraId="1CDA1A3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Goethite</w:t>
            </w:r>
          </w:p>
        </w:tc>
        <w:tc>
          <w:tcPr>
            <w:tcW w:w="2832" w:type="dxa"/>
          </w:tcPr>
          <w:p w14:paraId="762BD98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146.46</w:t>
            </w:r>
          </w:p>
        </w:tc>
      </w:tr>
      <w:tr w:rsidR="00024B12" w:rsidRPr="00EE014C" w14:paraId="5B4F2FC9" w14:textId="77777777" w:rsidTr="00B44993">
        <w:trPr>
          <w:trHeight w:val="637"/>
        </w:trPr>
        <w:tc>
          <w:tcPr>
            <w:tcW w:w="1803" w:type="dxa"/>
          </w:tcPr>
          <w:p w14:paraId="5907841A"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2832" w:type="dxa"/>
          </w:tcPr>
          <w:p w14:paraId="1063AF77"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50.162</w:t>
            </w:r>
          </w:p>
        </w:tc>
      </w:tr>
      <w:tr w:rsidR="00024B12" w:rsidRPr="00EE014C" w14:paraId="3271247A" w14:textId="77777777" w:rsidTr="00B44993">
        <w:trPr>
          <w:trHeight w:val="637"/>
        </w:trPr>
        <w:tc>
          <w:tcPr>
            <w:tcW w:w="1803" w:type="dxa"/>
          </w:tcPr>
          <w:p w14:paraId="07E91DC5"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Pyrite</w:t>
            </w:r>
          </w:p>
        </w:tc>
        <w:tc>
          <w:tcPr>
            <w:tcW w:w="2832" w:type="dxa"/>
          </w:tcPr>
          <w:p w14:paraId="1527C9B0" w14:textId="77777777" w:rsidR="00024B12" w:rsidRPr="00EE014C" w:rsidRDefault="00024B12" w:rsidP="00B44993">
            <w:pPr>
              <w:keepNext/>
              <w:jc w:val="center"/>
              <w:rPr>
                <w:rFonts w:ascii="Times New Roman" w:hAnsi="Times New Roman" w:cs="Times New Roman"/>
                <w:sz w:val="24"/>
                <w:szCs w:val="24"/>
              </w:rPr>
            </w:pPr>
            <w:r w:rsidRPr="00EE014C">
              <w:rPr>
                <w:rFonts w:ascii="Times New Roman" w:hAnsi="Times New Roman" w:cs="Times New Roman"/>
                <w:sz w:val="24"/>
                <w:szCs w:val="24"/>
              </w:rPr>
              <w:t>0.0685</w:t>
            </w:r>
          </w:p>
        </w:tc>
      </w:tr>
    </w:tbl>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5B33551F"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 xml:space="preserve">as long as fits were reasonable </w:t>
      </w:r>
      <w:r w:rsidR="004B6422"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8], [9]", "plainTextFormattedCitation" : "[8], [9]", "previouslyFormattedCitation" : "[8], [9]"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8], [9]</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 the surface areas reported in Table 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3552F4F8" w:rsidR="00035B63" w:rsidRPr="00B2087B"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Pr>
          <w:rFonts w:ascii="Times New Roman" w:hAnsi="Times New Roman" w:cs="Times New Roman"/>
          <w:sz w:val="24"/>
          <w:szCs w:val="24"/>
        </w:rPr>
        <w:t>SI-</w:t>
      </w:r>
      <w:r w:rsidR="00B2087B">
        <w:rPr>
          <w:rFonts w:ascii="Times New Roman" w:hAnsi="Times New Roman" w:cs="Times New Roman"/>
          <w:sz w:val="24"/>
          <w:szCs w:val="24"/>
        </w:rPr>
        <w:t>table 2.</w:t>
      </w:r>
      <w:r>
        <w:rPr>
          <w:rFonts w:ascii="Times New Roman" w:hAnsi="Times New Roman" w:cs="Times New Roman"/>
          <w:sz w:val="24"/>
          <w:szCs w:val="24"/>
        </w:rPr>
        <w:t xml:space="preserve"> The wide variety of experimental conditions can make it difficult to make these comparisons, further highlighting the need for a more mechanistic description of Ra sorption, as is provided by SCM.</w:t>
      </w:r>
    </w:p>
    <w:p w14:paraId="633DDB91" w14:textId="77777777" w:rsidR="00035B63" w:rsidRPr="00EE014C" w:rsidRDefault="00035B63" w:rsidP="00035B63">
      <w:pPr>
        <w:spacing w:line="240" w:lineRule="auto"/>
        <w:rPr>
          <w:rFonts w:ascii="Times New Roman" w:hAnsi="Times New Roman" w:cs="Times New Roman"/>
          <w:b/>
          <w:sz w:val="24"/>
          <w:szCs w:val="24"/>
          <w:u w:val="single"/>
        </w:rPr>
      </w:pPr>
      <w:r w:rsidRPr="00EE014C">
        <w:rPr>
          <w:rFonts w:ascii="Times New Roman" w:hAnsi="Times New Roman" w:cs="Times New Roman"/>
          <w:b/>
          <w:sz w:val="24"/>
          <w:szCs w:val="24"/>
          <w:u w:val="single"/>
        </w:rPr>
        <w:t xml:space="preserve">Table 2: Comparison of Literature Ra Sorption Experiments and Fitted </w:t>
      </w:r>
      <w:proofErr w:type="spellStart"/>
      <w:proofErr w:type="gramStart"/>
      <w:r w:rsidRPr="00EE014C">
        <w:rPr>
          <w:rFonts w:ascii="Times New Roman" w:hAnsi="Times New Roman" w:cs="Times New Roman"/>
          <w:b/>
          <w:sz w:val="24"/>
          <w:szCs w:val="24"/>
          <w:u w:val="single"/>
        </w:rPr>
        <w:t>Kd</w:t>
      </w:r>
      <w:proofErr w:type="spellEnd"/>
      <w:proofErr w:type="gramEnd"/>
      <w:r w:rsidRPr="00EE014C">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035B63" w:rsidRPr="00EE014C" w14:paraId="2BAA2EF0" w14:textId="77777777" w:rsidTr="00035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571D3A38" w14:textId="77777777" w:rsidR="00035B63" w:rsidRPr="00EE014C" w:rsidRDefault="00035B63" w:rsidP="00B44993">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174F4971"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57C13862"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2A9CFA9E"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63475244"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422BF6DC"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035B63" w:rsidRPr="00EE014C" w14:paraId="7A7184E6"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3AD77EEF" w14:textId="77777777" w:rsidR="00035B63" w:rsidRPr="00EE014C" w:rsidRDefault="00035B63"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10" w:type="dxa"/>
            <w:tcBorders>
              <w:top w:val="single" w:sz="4" w:space="0" w:color="auto"/>
              <w:bottom w:val="single" w:sz="4" w:space="0" w:color="auto"/>
            </w:tcBorders>
          </w:tcPr>
          <w:p w14:paraId="782D772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0342102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187380E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p w14:paraId="2225607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top w:val="single" w:sz="4" w:space="0" w:color="auto"/>
              <w:bottom w:val="single" w:sz="4" w:space="0" w:color="auto"/>
            </w:tcBorders>
          </w:tcPr>
          <w:p w14:paraId="0EF1617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5D359FB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6D3E4A16"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p w14:paraId="09AD16D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top w:val="single" w:sz="4" w:space="0" w:color="auto"/>
              <w:bottom w:val="single" w:sz="4" w:space="0" w:color="auto"/>
            </w:tcBorders>
          </w:tcPr>
          <w:p w14:paraId="50512E4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55688E1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p w14:paraId="2720DD3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p w14:paraId="32D2F89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bottom w:val="single" w:sz="4" w:space="0" w:color="auto"/>
            </w:tcBorders>
          </w:tcPr>
          <w:p w14:paraId="6297BDD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p w14:paraId="725B3DD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p w14:paraId="316065A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p w14:paraId="5A289DF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top w:val="single" w:sz="4" w:space="0" w:color="auto"/>
              <w:bottom w:val="single" w:sz="4" w:space="0" w:color="auto"/>
            </w:tcBorders>
          </w:tcPr>
          <w:p w14:paraId="6340246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2EC26FC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7447A4C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p w14:paraId="7B8A0F15" w14:textId="32B13880"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9]", "plainTextFormattedCitation" : "[9]",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9]</w:t>
            </w:r>
            <w:r w:rsidRPr="00EE014C">
              <w:rPr>
                <w:rFonts w:ascii="Times New Roman" w:hAnsi="Times New Roman" w:cs="Times New Roman"/>
                <w:sz w:val="24"/>
                <w:szCs w:val="24"/>
              </w:rPr>
              <w:fldChar w:fldCharType="end"/>
            </w:r>
          </w:p>
        </w:tc>
      </w:tr>
      <w:tr w:rsidR="00035B63" w:rsidRPr="00EE014C" w14:paraId="713AD82C"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0045786"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lastRenderedPageBreak/>
              <w:t>Goethite</w:t>
            </w:r>
          </w:p>
        </w:tc>
        <w:tc>
          <w:tcPr>
            <w:tcW w:w="1710" w:type="dxa"/>
            <w:tcBorders>
              <w:top w:val="single" w:sz="4" w:space="0" w:color="auto"/>
              <w:bottom w:val="single" w:sz="4" w:space="0" w:color="auto"/>
            </w:tcBorders>
          </w:tcPr>
          <w:p w14:paraId="719EA62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6E5893A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5725997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587DCA7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6CCE103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p w14:paraId="385058D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p w14:paraId="7D6DABC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p w14:paraId="7364433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top w:val="single" w:sz="4" w:space="0" w:color="auto"/>
              <w:bottom w:val="single" w:sz="4" w:space="0" w:color="auto"/>
            </w:tcBorders>
          </w:tcPr>
          <w:p w14:paraId="687479D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5773F31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1642ABF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16CB724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15EAED7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p w14:paraId="70A4135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p w14:paraId="6186E42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p w14:paraId="0EEB3CE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top w:val="single" w:sz="4" w:space="0" w:color="auto"/>
              <w:bottom w:val="single" w:sz="4" w:space="0" w:color="auto"/>
            </w:tcBorders>
          </w:tcPr>
          <w:p w14:paraId="718B4A9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p w14:paraId="07BA892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p w14:paraId="1A2CA3D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3D954C1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p w14:paraId="2393D21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p w14:paraId="78EE77E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6F7A5BF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p w14:paraId="4427E3F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top w:val="single" w:sz="4" w:space="0" w:color="auto"/>
              <w:bottom w:val="single" w:sz="4" w:space="0" w:color="auto"/>
            </w:tcBorders>
          </w:tcPr>
          <w:p w14:paraId="496203C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p w14:paraId="5036C85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p w14:paraId="60B0D1E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p w14:paraId="7A706C8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p w14:paraId="4600049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p w14:paraId="09BD838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p w14:paraId="466AB37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p w14:paraId="0674DB7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top w:val="single" w:sz="4" w:space="0" w:color="auto"/>
              <w:bottom w:val="single" w:sz="4" w:space="0" w:color="auto"/>
            </w:tcBorders>
          </w:tcPr>
          <w:p w14:paraId="4C1527C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62A396D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38DEB3F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52ABAA6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1EB4314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p w14:paraId="01D3CCDD" w14:textId="78D93C38"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9]", "plainTextFormattedCitation" : "[9]",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9]</w:t>
            </w:r>
            <w:r w:rsidRPr="00EE014C">
              <w:rPr>
                <w:rFonts w:ascii="Times New Roman" w:hAnsi="Times New Roman" w:cs="Times New Roman"/>
                <w:sz w:val="24"/>
                <w:szCs w:val="24"/>
              </w:rPr>
              <w:fldChar w:fldCharType="end"/>
            </w:r>
          </w:p>
          <w:p w14:paraId="3566D9C2" w14:textId="61FACB40"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0]", "plainTextFormattedCitation" : "[10]",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0]</w:t>
            </w:r>
            <w:r w:rsidRPr="00EE014C">
              <w:rPr>
                <w:rFonts w:ascii="Times New Roman" w:hAnsi="Times New Roman" w:cs="Times New Roman"/>
                <w:sz w:val="24"/>
                <w:szCs w:val="24"/>
              </w:rPr>
              <w:fldChar w:fldCharType="end"/>
            </w:r>
          </w:p>
          <w:p w14:paraId="45BCA60B" w14:textId="491A542F"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0]", "plainTextFormattedCitation" : "[10]",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0]</w:t>
            </w:r>
            <w:r w:rsidRPr="00EE014C">
              <w:rPr>
                <w:rFonts w:ascii="Times New Roman" w:hAnsi="Times New Roman" w:cs="Times New Roman"/>
                <w:sz w:val="24"/>
                <w:szCs w:val="24"/>
              </w:rPr>
              <w:fldChar w:fldCharType="end"/>
            </w:r>
          </w:p>
        </w:tc>
      </w:tr>
      <w:tr w:rsidR="00035B63" w:rsidRPr="00EE014C" w14:paraId="53E91380"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9840A90" w14:textId="77777777" w:rsidR="00035B63" w:rsidRPr="00EE014C" w:rsidRDefault="00035B63"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Lepidocrocite</w:t>
            </w:r>
            <w:proofErr w:type="spellEnd"/>
          </w:p>
        </w:tc>
        <w:tc>
          <w:tcPr>
            <w:tcW w:w="1710" w:type="dxa"/>
            <w:tcBorders>
              <w:top w:val="single" w:sz="4" w:space="0" w:color="auto"/>
              <w:bottom w:val="single" w:sz="4" w:space="0" w:color="auto"/>
            </w:tcBorders>
          </w:tcPr>
          <w:p w14:paraId="59963CC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73A7ACD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29E6D3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12D0274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567EA76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tc>
      </w:tr>
      <w:tr w:rsidR="00035B63" w:rsidRPr="00EE014C" w14:paraId="16F54D39"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2F9E03B9"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5C018B1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4242357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109177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54D58A1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1F1F831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tc>
      </w:tr>
      <w:tr w:rsidR="00035B63" w:rsidRPr="00EE014C" w14:paraId="7E0CC5D7"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5BA02FD7"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bottom w:val="single" w:sz="4" w:space="0" w:color="auto"/>
            </w:tcBorders>
          </w:tcPr>
          <w:p w14:paraId="2B58246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6F7A0A7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37F153A6"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p w14:paraId="4022D30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top w:val="single" w:sz="4" w:space="0" w:color="auto"/>
              <w:bottom w:val="single" w:sz="4" w:space="0" w:color="auto"/>
            </w:tcBorders>
          </w:tcPr>
          <w:p w14:paraId="1307B26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2954E07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3834A33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p w14:paraId="5665D78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bottom w:val="single" w:sz="4" w:space="0" w:color="auto"/>
            </w:tcBorders>
          </w:tcPr>
          <w:p w14:paraId="1C0A6DD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p w14:paraId="5724F7D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404412E6"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p w14:paraId="0E95D2B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top w:val="single" w:sz="4" w:space="0" w:color="auto"/>
              <w:bottom w:val="single" w:sz="4" w:space="0" w:color="auto"/>
            </w:tcBorders>
          </w:tcPr>
          <w:p w14:paraId="24C1125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p w14:paraId="1DEA64D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p w14:paraId="442C150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p w14:paraId="6A30785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top w:val="single" w:sz="4" w:space="0" w:color="auto"/>
              <w:bottom w:val="single" w:sz="4" w:space="0" w:color="auto"/>
            </w:tcBorders>
          </w:tcPr>
          <w:p w14:paraId="6085EC5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0CC9733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2754FC9D" w14:textId="79CEED72"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11]", "plainTextFormattedCitation" : "[11]", "previouslyFormattedCitation" : "[1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1]</w:t>
            </w:r>
            <w:r w:rsidRPr="00EE014C">
              <w:rPr>
                <w:rFonts w:ascii="Times New Roman" w:hAnsi="Times New Roman" w:cs="Times New Roman"/>
                <w:sz w:val="24"/>
                <w:szCs w:val="24"/>
              </w:rPr>
              <w:fldChar w:fldCharType="end"/>
            </w:r>
          </w:p>
          <w:p w14:paraId="026BD666" w14:textId="1ECC3A62"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12]", "plainTextFormattedCitation" : "[12]", "previouslyFormattedCitation" : "[12]"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2]</w:t>
            </w:r>
            <w:r w:rsidRPr="00EE014C">
              <w:rPr>
                <w:rFonts w:ascii="Times New Roman" w:hAnsi="Times New Roman" w:cs="Times New Roman"/>
                <w:sz w:val="24"/>
                <w:szCs w:val="24"/>
              </w:rPr>
              <w:fldChar w:fldCharType="end"/>
            </w:r>
          </w:p>
        </w:tc>
      </w:tr>
    </w:tbl>
    <w:p w14:paraId="4F5DF99D" w14:textId="77777777" w:rsidR="00035B63" w:rsidRDefault="00035B63" w:rsidP="004B6422">
      <w:pPr>
        <w:spacing w:line="480" w:lineRule="auto"/>
        <w:rPr>
          <w:rFonts w:ascii="Times New Roman" w:hAnsi="Times New Roman" w:cs="Times New Roman"/>
          <w:sz w:val="24"/>
          <w:szCs w:val="24"/>
        </w:rPr>
      </w:pPr>
    </w:p>
    <w:p w14:paraId="791FC8F9" w14:textId="1C98E582" w:rsidR="00024B12" w:rsidRPr="00EE014C" w:rsidRDefault="00024B12" w:rsidP="00024B12">
      <w:pPr>
        <w:spacing w:line="480" w:lineRule="auto"/>
        <w:ind w:firstLine="720"/>
        <w:rPr>
          <w:rFonts w:ascii="Times New Roman" w:hAnsi="Times New Roman" w:cs="Times New Roman"/>
          <w:b/>
          <w:sz w:val="24"/>
          <w:szCs w:val="24"/>
          <w:u w:val="single"/>
        </w:rPr>
      </w:pPr>
      <w:r>
        <w:rPr>
          <w:rFonts w:ascii="Times New Roman" w:hAnsi="Times New Roman" w:cs="Times New Roman"/>
          <w:b/>
          <w:sz w:val="24"/>
          <w:szCs w:val="24"/>
        </w:rPr>
        <w:t xml:space="preserve">Pyrite surface treatment: </w:t>
      </w:r>
      <w:r w:rsidRPr="00EE014C">
        <w:rPr>
          <w:rFonts w:ascii="Times New Roman" w:hAnsi="Times New Roman" w:cs="Times New Roman"/>
          <w:sz w:val="24"/>
          <w:szCs w:val="24"/>
        </w:rPr>
        <w:t xml:space="preserve">It is difficult to explain why previous studies have not observed adsorption of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to a cleaned and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 yet we have observed appreciable sorption of Ra to pyrite. Aside from the previously referenced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sorption modeling work, we could not find any other study that specifically examined Ra or other group II cation sorption to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s. However, many have used a variety of experimental and spectroscopic techniques to study redox active metal ions sorption to the pyrite surface, which often includes redox reactions between the metal ion and pyrite surface groups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13]\u2013[19]", "plainTextFormattedCitation" : "[13]\u2013[19]", "previouslyFormattedCitation" : "[13]\u2013[1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3]–[19]</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The results of these studies imply that redox active metal ions in solutions with Ra may alter the pyrite surface, consequentially blocking or enhancing Ra sorption. A notable study of an oxidized synthetic pyrite under an extremely O</w:t>
      </w:r>
      <w:r w:rsidRPr="00EE014C">
        <w:rPr>
          <w:rFonts w:ascii="Times New Roman" w:hAnsi="Times New Roman" w:cs="Times New Roman"/>
          <w:sz w:val="24"/>
          <w:szCs w:val="24"/>
          <w:vertAlign w:val="subscript"/>
        </w:rPr>
        <w:t xml:space="preserve">2 </w:t>
      </w:r>
      <w:r w:rsidRPr="00EE014C">
        <w:rPr>
          <w:rFonts w:ascii="Times New Roman" w:hAnsi="Times New Roman" w:cs="Times New Roman"/>
          <w:sz w:val="24"/>
          <w:szCs w:val="24"/>
        </w:rPr>
        <w:t>free atmosphere (O</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 xml:space="preserve"> &lt; 0.01 ppm) found that As(III) sorption was similar to other studies of As(III) sorption to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in less rigorously anaerobic systems (O</w:t>
      </w:r>
      <w:r w:rsidRPr="00EE014C">
        <w:rPr>
          <w:rFonts w:ascii="Times New Roman" w:hAnsi="Times New Roman" w:cs="Times New Roman"/>
          <w:sz w:val="24"/>
          <w:szCs w:val="24"/>
          <w:vertAlign w:val="subscript"/>
        </w:rPr>
        <w:t xml:space="preserve">2 </w:t>
      </w:r>
      <w:r w:rsidRPr="00EE014C">
        <w:rPr>
          <w:rFonts w:ascii="Times New Roman" w:hAnsi="Times New Roman" w:cs="Times New Roman"/>
          <w:sz w:val="24"/>
          <w:szCs w:val="24"/>
        </w:rPr>
        <w:t xml:space="preserve">&lt; 1 ppm)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20]", "plainTextFormattedCitation" : "[20]", "previouslyFormattedCitation" : "[2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This suggests that pyrite typically considered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including the pyrite surface used here) have some differences in surface chemistry compared to a “pristine” synthetic pyrite surface. </w:t>
      </w:r>
      <w:r>
        <w:rPr>
          <w:rFonts w:ascii="Times New Roman" w:hAnsi="Times New Roman" w:cs="Times New Roman"/>
          <w:sz w:val="24"/>
          <w:szCs w:val="24"/>
        </w:rPr>
        <w:t xml:space="preserve">These </w:t>
      </w:r>
      <w:r w:rsidRPr="00EE014C">
        <w:rPr>
          <w:rFonts w:ascii="Times New Roman" w:hAnsi="Times New Roman" w:cs="Times New Roman"/>
          <w:sz w:val="24"/>
          <w:szCs w:val="24"/>
        </w:rPr>
        <w:t xml:space="preserve">differences in pyrite treatment and </w:t>
      </w:r>
      <w:r>
        <w:rPr>
          <w:rFonts w:ascii="Times New Roman" w:hAnsi="Times New Roman" w:cs="Times New Roman"/>
          <w:sz w:val="24"/>
          <w:szCs w:val="24"/>
        </w:rPr>
        <w:t>cleaning during experiments could be the</w:t>
      </w:r>
      <w:r w:rsidRPr="00EE014C">
        <w:rPr>
          <w:rFonts w:ascii="Times New Roman" w:hAnsi="Times New Roman" w:cs="Times New Roman"/>
          <w:sz w:val="24"/>
          <w:szCs w:val="24"/>
        </w:rPr>
        <w:t xml:space="preserve"> drive</w:t>
      </w:r>
      <w:r>
        <w:rPr>
          <w:rFonts w:ascii="Times New Roman" w:hAnsi="Times New Roman" w:cs="Times New Roman"/>
          <w:sz w:val="24"/>
          <w:szCs w:val="24"/>
        </w:rPr>
        <w:t>r for</w:t>
      </w:r>
      <w:r w:rsidRPr="00EE014C">
        <w:rPr>
          <w:rFonts w:ascii="Times New Roman" w:hAnsi="Times New Roman" w:cs="Times New Roman"/>
          <w:sz w:val="24"/>
          <w:szCs w:val="24"/>
        </w:rPr>
        <w:t xml:space="preserve"> differences in surface sites that result in this </w:t>
      </w:r>
      <w:r w:rsidRPr="00EE014C">
        <w:rPr>
          <w:rFonts w:ascii="Times New Roman" w:hAnsi="Times New Roman" w:cs="Times New Roman"/>
          <w:sz w:val="24"/>
          <w:szCs w:val="24"/>
        </w:rPr>
        <w:lastRenderedPageBreak/>
        <w:t>unexpected Ra sorption. Two</w:t>
      </w:r>
      <w:r w:rsidR="002D44FC">
        <w:rPr>
          <w:rFonts w:ascii="Times New Roman" w:hAnsi="Times New Roman" w:cs="Times New Roman"/>
          <w:sz w:val="24"/>
          <w:szCs w:val="24"/>
        </w:rPr>
        <w:t xml:space="preserve"> different natural pyrites were used between</w:t>
      </w:r>
      <w:r w:rsidRPr="00EE014C">
        <w:rPr>
          <w:rFonts w:ascii="Times New Roman" w:hAnsi="Times New Roman" w:cs="Times New Roman"/>
          <w:sz w:val="24"/>
          <w:szCs w:val="24"/>
        </w:rPr>
        <w:t xml:space="preserve"> the experiment here and for studying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sorption, thus it is also possible there are</w:t>
      </w:r>
      <w:r w:rsidR="002D44FC">
        <w:rPr>
          <w:rFonts w:ascii="Times New Roman" w:hAnsi="Times New Roman" w:cs="Times New Roman"/>
          <w:sz w:val="24"/>
          <w:szCs w:val="24"/>
        </w:rPr>
        <w:t xml:space="preserve"> also</w:t>
      </w:r>
      <w:r w:rsidRPr="00EE014C">
        <w:rPr>
          <w:rFonts w:ascii="Times New Roman" w:hAnsi="Times New Roman" w:cs="Times New Roman"/>
          <w:sz w:val="24"/>
          <w:szCs w:val="24"/>
        </w:rPr>
        <w:t xml:space="preserve"> structural differences relating to impurity lattice substitutions or other inclusions into the pyrite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13]", "plainTextFormattedCitation" : "[13]", "previouslyFormattedCitation" : "[1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Only spectroscopic investigation of Ra sorption to pyrite surface, however, can elucidate the large differences between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and Ra sorption as well as enable the development of an SCM that accurately predicts Ra speciation in the presence of an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w:t>
      </w:r>
      <w:r w:rsidR="002D44FC">
        <w:rPr>
          <w:rFonts w:ascii="Times New Roman" w:hAnsi="Times New Roman" w:cs="Times New Roman"/>
          <w:sz w:val="24"/>
          <w:szCs w:val="24"/>
        </w:rPr>
        <w:t xml:space="preserve"> Indeed the reactivity of the pyrite surface suggests that care must be taken to determine which surface conditions best match those found in the environment.</w:t>
      </w:r>
    </w:p>
    <w:p w14:paraId="0CC4E0FF" w14:textId="3533046D" w:rsidR="00867736" w:rsidRDefault="00C77069" w:rsidP="00C77069">
      <w:pPr>
        <w:spacing w:line="480" w:lineRule="auto"/>
        <w:rPr>
          <w:rFonts w:ascii="Times New Roman" w:hAnsi="Times New Roman" w:cs="Times New Roman"/>
          <w:b/>
          <w:sz w:val="24"/>
          <w:szCs w:val="24"/>
        </w:rPr>
      </w:pPr>
      <w:r>
        <w:rPr>
          <w:rFonts w:ascii="Times New Roman" w:hAnsi="Times New Roman" w:cs="Times New Roman"/>
          <w:b/>
          <w:sz w:val="24"/>
          <w:szCs w:val="24"/>
        </w:rPr>
        <w:t>Surface Complexation Modeling:</w:t>
      </w:r>
    </w:p>
    <w:p w14:paraId="3250B8E8" w14:textId="7131B7BB" w:rsidR="005402BE" w:rsidRPr="00867736" w:rsidRDefault="00867736" w:rsidP="00C77069">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0BB5E6E8" wp14:editId="484820BC">
            <wp:simplePos x="0" y="0"/>
            <wp:positionH relativeFrom="column">
              <wp:posOffset>3313723</wp:posOffset>
            </wp:positionH>
            <wp:positionV relativeFrom="paragraph">
              <wp:posOffset>10551</wp:posOffset>
            </wp:positionV>
            <wp:extent cx="3044825" cy="1951990"/>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I2-PyriteSC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44825" cy="1951990"/>
                    </a:xfrm>
                    <a:prstGeom prst="rect">
                      <a:avLst/>
                    </a:prstGeom>
                  </pic:spPr>
                </pic:pic>
              </a:graphicData>
            </a:graphic>
          </wp:anchor>
        </w:drawing>
      </w:r>
      <w:r w:rsidRPr="00867736">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543912F" wp14:editId="64A80006">
            <wp:extent cx="3044952" cy="19526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I1-MontSC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44952" cy="1952600"/>
                    </a:xfrm>
                    <a:prstGeom prst="rect">
                      <a:avLst/>
                    </a:prstGeom>
                  </pic:spPr>
                </pic:pic>
              </a:graphicData>
            </a:graphic>
          </wp:inline>
        </w:drawing>
      </w:r>
      <w:r>
        <w:rPr>
          <w:rFonts w:ascii="Times New Roman" w:hAnsi="Times New Roman" w:cs="Times New Roman"/>
          <w:noProof/>
          <w:sz w:val="24"/>
          <w:szCs w:val="24"/>
        </w:rPr>
        <w:t>Figure SI-1: SCM results omitted from the main text. Lines indicate model fit and points experimental data. Left: SCM of Ra sorption to Na Montmorillonite, using a 2 site reaction formulation and an exchange reaction. Right: SCM of Ra to anaerobic pyrite.</w:t>
      </w:r>
    </w:p>
    <w:p w14:paraId="3347DB8F" w14:textId="6DABBA94" w:rsidR="002768D1"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 </w:t>
      </w:r>
      <w:r>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21], [22]", "plainTextFormattedCitation" : "[21], [22]", "previouslyFormattedCitation" : "[21], [22]" }, "properties" : { "noteIndex" : 0 }, "schema" : "https://github.com/citation-style-language/schema/raw/master/csl-citation.json" }</w:instrText>
      </w:r>
      <w:r>
        <w:rPr>
          <w:rFonts w:ascii="Times New Roman" w:hAnsi="Times New Roman" w:cs="Times New Roman"/>
          <w:sz w:val="24"/>
          <w:szCs w:val="24"/>
        </w:rPr>
        <w:fldChar w:fldCharType="separate"/>
      </w:r>
      <w:r w:rsidRPr="00C77069">
        <w:rPr>
          <w:rFonts w:ascii="Times New Roman" w:hAnsi="Times New Roman" w:cs="Times New Roman"/>
          <w:noProof/>
          <w:sz w:val="24"/>
          <w:szCs w:val="24"/>
        </w:rPr>
        <w:t>[21], [22]</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Figure 2, Figure SI-1</w:t>
      </w:r>
      <w:r w:rsidR="00BC5486">
        <w:rPr>
          <w:rFonts w:ascii="Times New Roman" w:hAnsi="Times New Roman" w:cs="Times New Roman"/>
          <w:sz w:val="24"/>
          <w:szCs w:val="24"/>
        </w:rPr>
        <w:t>)</w:t>
      </w:r>
      <w:r>
        <w:rPr>
          <w:rFonts w:ascii="Times New Roman" w:hAnsi="Times New Roman" w:cs="Times New Roman"/>
          <w:sz w:val="24"/>
          <w:szCs w:val="24"/>
        </w:rPr>
        <w:t>. There are, however, SCM formulations that are simpler, yet still provide some value; these models</w:t>
      </w:r>
      <w:r w:rsidRPr="00EE014C">
        <w:rPr>
          <w:rFonts w:ascii="Times New Roman" w:hAnsi="Times New Roman" w:cs="Times New Roman"/>
          <w:sz w:val="24"/>
          <w:szCs w:val="24"/>
        </w:rPr>
        <w:t xml:space="preserve"> pose only the existence of the reaction,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w:t>
      </w:r>
      <w:r w:rsidRPr="00EE014C">
        <w:rPr>
          <w:rFonts w:ascii="Times New Roman" w:hAnsi="Times New Roman" w:cs="Times New Roman"/>
          <w:sz w:val="24"/>
          <w:szCs w:val="24"/>
        </w:rPr>
        <w:lastRenderedPageBreak/>
        <w:t xml:space="preserve">for easy comparison of the relative importance of the different minerals for radium retention </w:t>
      </w:r>
      <w:r w:rsidRPr="00EE014C">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23]\u2013[25]", "plainTextFormattedCitation" : "[23]\u2013[25]", "previouslyFormattedCitation" : "[23]\u2013[25]"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77069">
        <w:rPr>
          <w:rFonts w:ascii="Times New Roman" w:hAnsi="Times New Roman" w:cs="Times New Roman"/>
          <w:noProof/>
          <w:sz w:val="24"/>
          <w:szCs w:val="24"/>
        </w:rPr>
        <w:t>[23]–[25]</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r>
        <w:rPr>
          <w:rFonts w:ascii="Times New Roman" w:hAnsi="Times New Roman" w:cs="Times New Roman"/>
          <w:sz w:val="24"/>
          <w:szCs w:val="24"/>
        </w:rPr>
        <w:t>They also may provide utility in larger scale groundwater modeling efforts, as these simpler formulations will be simple to add to larger scale modeling packages that incorporate a variety of biogeochemical and flow processes.</w:t>
      </w:r>
    </w:p>
    <w:p w14:paraId="5543A7B5" w14:textId="10BB02A1" w:rsidR="00BC5486" w:rsidRPr="005402BE" w:rsidRDefault="00BC5486" w:rsidP="00C77069">
      <w:pPr>
        <w:spacing w:line="480" w:lineRule="auto"/>
        <w:rPr>
          <w:rFonts w:ascii="Times New Roman" w:hAnsi="Times New Roman" w:cs="Times New Roman"/>
          <w:b/>
          <w:sz w:val="24"/>
          <w:szCs w:val="24"/>
        </w:rPr>
      </w:pPr>
    </w:p>
    <w:p w14:paraId="479BA4B8" w14:textId="734D7A68" w:rsidR="00024B12" w:rsidRPr="002768D1" w:rsidRDefault="002768D1" w:rsidP="004B6422">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I-Table 4 provides the results of fitting the experimental data to these simpler reaction formulations. </w:t>
      </w:r>
      <w:proofErr w:type="spellStart"/>
      <w:r w:rsidR="007A5DC3">
        <w:rPr>
          <w:rFonts w:ascii="Times New Roman" w:hAnsi="Times New Roman" w:cs="Times New Roman"/>
          <w:sz w:val="24"/>
          <w:szCs w:val="24"/>
        </w:rPr>
        <w:t>Ferrihydrite</w:t>
      </w:r>
      <w:proofErr w:type="spellEnd"/>
      <w:r w:rsidR="007A5DC3">
        <w:rPr>
          <w:rFonts w:ascii="Times New Roman" w:hAnsi="Times New Roman" w:cs="Times New Roman"/>
          <w:sz w:val="24"/>
          <w:szCs w:val="24"/>
        </w:rPr>
        <w:t xml:space="preserve"> and goethite were fit a single site model based on a previous model of iron (</w:t>
      </w:r>
      <w:proofErr w:type="spellStart"/>
      <w:r w:rsidR="007A5DC3">
        <w:rPr>
          <w:rFonts w:ascii="Times New Roman" w:hAnsi="Times New Roman" w:cs="Times New Roman"/>
          <w:sz w:val="24"/>
          <w:szCs w:val="24"/>
        </w:rPr>
        <w:t>hydr</w:t>
      </w:r>
      <w:proofErr w:type="spellEnd"/>
      <w:proofErr w:type="gramStart"/>
      <w:r w:rsidR="007A5DC3">
        <w:rPr>
          <w:rFonts w:ascii="Times New Roman" w:hAnsi="Times New Roman" w:cs="Times New Roman"/>
          <w:sz w:val="24"/>
          <w:szCs w:val="24"/>
        </w:rPr>
        <w:t>)oxide</w:t>
      </w:r>
      <w:proofErr w:type="gramEnd"/>
      <w:r w:rsidR="007A5DC3">
        <w:rPr>
          <w:rFonts w:ascii="Times New Roman" w:hAnsi="Times New Roman" w:cs="Times New Roman"/>
          <w:sz w:val="24"/>
          <w:szCs w:val="24"/>
        </w:rPr>
        <w:t xml:space="preserv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5402BE">
        <w:rPr>
          <w:rFonts w:ascii="Times New Roman" w:hAnsi="Times New Roman" w:cs="Times New Roman"/>
          <w:sz w:val="24"/>
          <w:szCs w:val="24"/>
        </w:rPr>
        <w:t xml:space="preserve"> (Figure SI-1)</w:t>
      </w:r>
      <w:r w:rsidR="007A5DC3">
        <w:rPr>
          <w:rFonts w:ascii="Times New Roman" w:hAnsi="Times New Roman" w:cs="Times New Roman"/>
          <w:sz w:val="24"/>
          <w:szCs w:val="24"/>
        </w:rPr>
        <w:t xml:space="preserve">. While that model typically specifies two sites, a strong site controlling sorption at low solute loading, and a weak site contributing to sorption at high solute loading, the simpler model fit here only one site. This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 While a model containing strong and weak sites was fitted, there was little sensitivity to the weak site, so it was omitted.</w:t>
      </w:r>
      <w:r w:rsidR="00EC34C7">
        <w:rPr>
          <w:rFonts w:ascii="Times New Roman" w:hAnsi="Times New Roman" w:cs="Times New Roman"/>
          <w:sz w:val="24"/>
          <w:szCs w:val="24"/>
        </w:rPr>
        <w:t xml:space="preserve"> For sodium montmorillonite, a single site with two reactions was considered, but this fit was visually inferior to the reported two site model. The pyrite model reported here matches the model used in the main text, as both use a simple, single site model that makes no assumptions about surface reactions between Ra and pyrit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proofErr w:type="gram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proofErr w:type="gramEnd"/>
      <w:r>
        <w:rPr>
          <w:rFonts w:ascii="Times New Roman" w:hAnsi="Times New Roman" w:cs="Times New Roman"/>
          <w:sz w:val="24"/>
          <w:szCs w:val="24"/>
        </w:rPr>
        <w:t xml:space="preserve">, followed by </w:t>
      </w:r>
      <w:proofErr w:type="spellStart"/>
      <w:r>
        <w:rPr>
          <w:rFonts w:ascii="Times New Roman" w:hAnsi="Times New Roman" w:cs="Times New Roman"/>
          <w:sz w:val="24"/>
          <w:szCs w:val="24"/>
        </w:rPr>
        <w:t>ferrihyd</w:t>
      </w:r>
      <w:r w:rsidR="003A3CB4">
        <w:rPr>
          <w:rFonts w:ascii="Times New Roman" w:hAnsi="Times New Roman" w:cs="Times New Roman"/>
          <w:sz w:val="24"/>
          <w:szCs w:val="24"/>
        </w:rPr>
        <w:t>rite</w:t>
      </w:r>
      <w:proofErr w:type="spellEnd"/>
      <w:r w:rsidR="003A3CB4">
        <w:rPr>
          <w:rFonts w:ascii="Times New Roman" w:hAnsi="Times New Roman" w:cs="Times New Roman"/>
          <w:sz w:val="24"/>
          <w:szCs w:val="24"/>
        </w:rPr>
        <w:t>, goethite, and pyrite.</w:t>
      </w:r>
    </w:p>
    <w:p w14:paraId="426F0767" w14:textId="60D42A30" w:rsidR="00C646A7" w:rsidRPr="00EC34C7" w:rsidRDefault="00EC34C7" w:rsidP="003A3CB4">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t>Table 3</w:t>
      </w:r>
      <w:r w:rsidR="00C646A7" w:rsidRPr="00EC34C7">
        <w:rPr>
          <w:rFonts w:ascii="Times New Roman" w:hAnsi="Times New Roman" w:cs="Times New Roman"/>
          <w:b/>
          <w:sz w:val="24"/>
          <w:szCs w:val="24"/>
          <w:u w:val="single"/>
        </w:rPr>
        <w:t>: SCM reaction formulas and fitted constants</w:t>
      </w:r>
    </w:p>
    <w:tbl>
      <w:tblPr>
        <w:tblStyle w:val="PlainTable4"/>
        <w:tblW w:w="9990" w:type="dxa"/>
        <w:tblLook w:val="06A0" w:firstRow="1" w:lastRow="0" w:firstColumn="1" w:lastColumn="0" w:noHBand="1" w:noVBand="1"/>
      </w:tblPr>
      <w:tblGrid>
        <w:gridCol w:w="4230"/>
        <w:gridCol w:w="2216"/>
        <w:gridCol w:w="1081"/>
        <w:gridCol w:w="2463"/>
      </w:tblGrid>
      <w:tr w:rsidR="00C646A7" w:rsidRPr="00EE014C" w14:paraId="1CCA5F33" w14:textId="77777777" w:rsidTr="00276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87BC7D2" w14:textId="77777777" w:rsidR="00C646A7" w:rsidRPr="00EE014C" w:rsidRDefault="00C646A7" w:rsidP="003A3CB4">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7FAD8F1D"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405844D8"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1555EF4F"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C646A7" w:rsidRPr="00EE014C" w14:paraId="7A428A30"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AB2F588" w14:textId="77777777" w:rsidR="00C646A7" w:rsidRPr="00EE014C" w:rsidRDefault="00C646A7" w:rsidP="003A3CB4">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p w14:paraId="5E821941" w14:textId="77777777"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400FAAF4"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341E3266"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058052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26DBF5D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5F71F20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5E924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141E1C7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62379C7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A7A256D" w14:textId="487639AD"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9]", "plainTextFormattedCitation" : "[9]",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9]</w:t>
            </w:r>
            <w:r w:rsidRPr="00EE014C">
              <w:rPr>
                <w:rFonts w:ascii="Times New Roman" w:hAnsi="Times New Roman" w:cs="Times New Roman"/>
                <w:sz w:val="24"/>
                <w:szCs w:val="24"/>
              </w:rPr>
              <w:fldChar w:fldCharType="end"/>
            </w:r>
          </w:p>
          <w:p w14:paraId="0AFA6FD0" w14:textId="1840E42B"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3]", "plainTextFormattedCitation" : "[23]",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3]</w:t>
            </w:r>
            <w:r w:rsidRPr="00EE014C">
              <w:rPr>
                <w:rFonts w:ascii="Times New Roman" w:hAnsi="Times New Roman" w:cs="Times New Roman"/>
                <w:sz w:val="24"/>
                <w:szCs w:val="24"/>
              </w:rPr>
              <w:fldChar w:fldCharType="end"/>
            </w:r>
          </w:p>
          <w:p w14:paraId="44A02E4B" w14:textId="0EBA8383"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3]", "plainTextFormattedCitation" : "[23]",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3]</w:t>
            </w:r>
            <w:r w:rsidRPr="00EE014C">
              <w:rPr>
                <w:rFonts w:ascii="Times New Roman" w:hAnsi="Times New Roman" w:cs="Times New Roman"/>
                <w:sz w:val="24"/>
                <w:szCs w:val="24"/>
              </w:rPr>
              <w:fldChar w:fldCharType="end"/>
            </w:r>
          </w:p>
          <w:p w14:paraId="501CC1C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2FBB981A"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BC5BA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06151E91" w14:textId="77777777"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lastRenderedPageBreak/>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3424EAE"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w:t>
            </w:r>
            <w:proofErr w:type="spellStart"/>
            <w:r w:rsidRPr="00EE014C">
              <w:rPr>
                <w:rFonts w:ascii="Times New Roman" w:hAnsi="Times New Roman" w:cs="Times New Roman"/>
                <w:b w:val="0"/>
                <w:sz w:val="24"/>
                <w:szCs w:val="24"/>
              </w:rPr>
              <w:t>Goe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51D1574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670E388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t>3.99E-3</w:t>
            </w:r>
          </w:p>
          <w:p w14:paraId="279C596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341FB3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5BD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t>4.8</w:t>
            </w:r>
          </w:p>
          <w:p w14:paraId="0BA5FC2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79C7111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64E8D1DD" w14:textId="5102E27C"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fldChar w:fldCharType="begin" w:fldLock="1"/>
            </w:r>
            <w:r w:rsidR="00C77069">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6]", "plainTextFormattedCitation" : "[26]",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6]</w:t>
            </w:r>
            <w:r w:rsidRPr="00EE014C">
              <w:rPr>
                <w:rFonts w:ascii="Times New Roman" w:hAnsi="Times New Roman" w:cs="Times New Roman"/>
                <w:sz w:val="24"/>
                <w:szCs w:val="24"/>
              </w:rPr>
              <w:fldChar w:fldCharType="end"/>
            </w:r>
          </w:p>
          <w:p w14:paraId="52C7F203" w14:textId="6F897540"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fldChar w:fldCharType="begin" w:fldLock="1"/>
            </w:r>
            <w:r w:rsidR="00C77069">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6]", "plainTextFormattedCitation" : "[26]",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6]</w:t>
            </w:r>
            <w:r w:rsidRPr="00EE014C">
              <w:rPr>
                <w:rFonts w:ascii="Times New Roman" w:hAnsi="Times New Roman" w:cs="Times New Roman"/>
                <w:sz w:val="24"/>
                <w:szCs w:val="24"/>
              </w:rPr>
              <w:fldChar w:fldCharType="end"/>
            </w:r>
          </w:p>
          <w:p w14:paraId="5B9C380D" w14:textId="12DDC908"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6]", "plainTextFormattedCitation" : "[26]",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6]</w:t>
            </w:r>
            <w:r w:rsidRPr="00EE014C">
              <w:rPr>
                <w:rFonts w:ascii="Times New Roman" w:hAnsi="Times New Roman" w:cs="Times New Roman"/>
                <w:sz w:val="24"/>
                <w:szCs w:val="24"/>
              </w:rPr>
              <w:fldChar w:fldCharType="end"/>
            </w:r>
          </w:p>
          <w:p w14:paraId="131F3832"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69D157EC" w14:textId="77777777" w:rsidTr="003A3CB4">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4AC6F14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lastRenderedPageBreak/>
              <w:t>Sodium Montmorillonite</w:t>
            </w:r>
          </w:p>
          <w:p w14:paraId="4D238789"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671382EF"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29307CD"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0D9F42C7"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ClayOHRa</w:t>
            </w:r>
            <w:r w:rsidRPr="00EE014C">
              <w:rPr>
                <w:rFonts w:ascii="Times New Roman" w:hAnsi="Times New Roman" w:cs="Times New Roman"/>
                <w:b w:val="0"/>
                <w:sz w:val="24"/>
                <w:szCs w:val="24"/>
                <w:vertAlign w:val="superscript"/>
              </w:rPr>
              <w:t>2+</w:t>
            </w:r>
          </w:p>
          <w:p w14:paraId="31D19726"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50A051E3"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31725D7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0B7761B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DEC5CA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FAB7531"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1FBBC2D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012DF36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5ADF1BE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C3DEE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2EF335F6"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4369DE35" w14:textId="4AE99FEE"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8]", "plainTextFormattedCitation" : "[8]",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8]</w:t>
            </w:r>
            <w:r w:rsidRPr="00EE014C">
              <w:rPr>
                <w:rFonts w:ascii="Times New Roman" w:hAnsi="Times New Roman" w:cs="Times New Roman"/>
                <w:sz w:val="24"/>
                <w:szCs w:val="24"/>
              </w:rPr>
              <w:fldChar w:fldCharType="end"/>
            </w:r>
          </w:p>
          <w:p w14:paraId="4F7E67CD" w14:textId="1ACD50EE"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8]", "plainTextFormattedCitation" : "[8]",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8]</w:t>
            </w:r>
            <w:r w:rsidRPr="00EE014C">
              <w:rPr>
                <w:rFonts w:ascii="Times New Roman" w:hAnsi="Times New Roman" w:cs="Times New Roman"/>
                <w:sz w:val="24"/>
                <w:szCs w:val="24"/>
              </w:rPr>
              <w:fldChar w:fldCharType="end"/>
            </w:r>
          </w:p>
          <w:p w14:paraId="3F61076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0866C64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026C403C" w14:textId="77777777" w:rsidTr="002768D1">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F26F98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53FDFD3"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6E7A806F" w14:textId="77777777" w:rsidR="00C646A7" w:rsidRPr="00EE014C" w:rsidRDefault="00C646A7" w:rsidP="003A3CB4">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6C9E19E8"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0854D59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92C28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4E3D38C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DB87A5F" w14:textId="4243DF33"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16]", "plainTextFormattedCitation" : "[16]",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6]</w:t>
            </w:r>
            <w:r w:rsidRPr="00EE014C">
              <w:rPr>
                <w:rFonts w:ascii="Times New Roman" w:hAnsi="Times New Roman" w:cs="Times New Roman"/>
                <w:sz w:val="24"/>
                <w:szCs w:val="24"/>
              </w:rPr>
              <w:fldChar w:fldCharType="end"/>
            </w:r>
          </w:p>
          <w:p w14:paraId="493B51F2" w14:textId="16A09C41"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16]", "plainTextFormattedCitation" : "[16]",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6]</w:t>
            </w:r>
            <w:r w:rsidRPr="00EE014C">
              <w:rPr>
                <w:rFonts w:ascii="Times New Roman" w:hAnsi="Times New Roman" w:cs="Times New Roman"/>
                <w:sz w:val="24"/>
                <w:szCs w:val="24"/>
              </w:rPr>
              <w:fldChar w:fldCharType="end"/>
            </w:r>
          </w:p>
          <w:p w14:paraId="03C39D0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65A4DBDE" w14:textId="77777777" w:rsidR="004B6422" w:rsidRPr="00EE014C" w:rsidRDefault="004B6422">
      <w:pPr>
        <w:rPr>
          <w:rFonts w:ascii="Times New Roman" w:hAnsi="Times New Roman" w:cs="Times New Roman"/>
          <w:b/>
          <w:sz w:val="24"/>
          <w:szCs w:val="24"/>
        </w:rPr>
      </w:pPr>
    </w:p>
    <w:p w14:paraId="40D4964B" w14:textId="7A09310A" w:rsidR="007A5DC3" w:rsidRPr="007A5DC3" w:rsidRDefault="004B6422"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7A5DC3" w:rsidRPr="007A5DC3">
        <w:rPr>
          <w:rFonts w:ascii="Times New Roman" w:hAnsi="Times New Roman" w:cs="Times New Roman"/>
          <w:noProof/>
          <w:sz w:val="24"/>
          <w:szCs w:val="24"/>
        </w:rPr>
        <w:t>[1]</w:t>
      </w:r>
      <w:r w:rsidR="007A5DC3" w:rsidRPr="007A5DC3">
        <w:rPr>
          <w:rFonts w:ascii="Times New Roman" w:hAnsi="Times New Roman" w:cs="Times New Roman"/>
          <w:noProof/>
          <w:sz w:val="24"/>
          <w:szCs w:val="24"/>
        </w:rPr>
        <w:tab/>
        <w:t xml:space="preserve">A. J. Beck and M. a. Cochran, “Controls on solid-solution partitioning of radium in saturated marine sands,” </w:t>
      </w:r>
      <w:r w:rsidR="007A5DC3" w:rsidRPr="007A5DC3">
        <w:rPr>
          <w:rFonts w:ascii="Times New Roman" w:hAnsi="Times New Roman" w:cs="Times New Roman"/>
          <w:i/>
          <w:iCs/>
          <w:noProof/>
          <w:sz w:val="24"/>
          <w:szCs w:val="24"/>
        </w:rPr>
        <w:t>Mar. Chem.</w:t>
      </w:r>
      <w:r w:rsidR="007A5DC3" w:rsidRPr="007A5DC3">
        <w:rPr>
          <w:rFonts w:ascii="Times New Roman" w:hAnsi="Times New Roman" w:cs="Times New Roman"/>
          <w:noProof/>
          <w:sz w:val="24"/>
          <w:szCs w:val="24"/>
        </w:rPr>
        <w:t>, vol. 156, pp. 38–48, Oct. 2013.</w:t>
      </w:r>
    </w:p>
    <w:p w14:paraId="3696941D"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w:t>
      </w:r>
      <w:r w:rsidRPr="007A5DC3">
        <w:rPr>
          <w:rFonts w:ascii="Times New Roman" w:hAnsi="Times New Roman" w:cs="Times New Roman"/>
          <w:noProof/>
          <w:sz w:val="24"/>
          <w:szCs w:val="24"/>
        </w:rPr>
        <w:tab/>
        <w:t>S. Fesenko, F. Carvalho, P. Martin, W. S. Moore, and T. Yankovich, “Radium in the Environment,” 2014.</w:t>
      </w:r>
    </w:p>
    <w:p w14:paraId="49BCE058"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3]</w:t>
      </w:r>
      <w:r w:rsidRPr="007A5DC3">
        <w:rPr>
          <w:rFonts w:ascii="Times New Roman" w:hAnsi="Times New Roman" w:cs="Times New Roman"/>
          <w:noProof/>
          <w:sz w:val="24"/>
          <w:szCs w:val="24"/>
        </w:rPr>
        <w:tab/>
        <w:t xml:space="preserve">C. M. Bethke and P. V. Brady, “How the Kd Approach Undermines Ground Water Cleanup,” </w:t>
      </w:r>
      <w:r w:rsidRPr="007A5DC3">
        <w:rPr>
          <w:rFonts w:ascii="Times New Roman" w:hAnsi="Times New Roman" w:cs="Times New Roman"/>
          <w:i/>
          <w:iCs/>
          <w:noProof/>
          <w:sz w:val="24"/>
          <w:szCs w:val="24"/>
        </w:rPr>
        <w:t>Ground Water</w:t>
      </w:r>
      <w:r w:rsidRPr="007A5DC3">
        <w:rPr>
          <w:rFonts w:ascii="Times New Roman" w:hAnsi="Times New Roman" w:cs="Times New Roman"/>
          <w:noProof/>
          <w:sz w:val="24"/>
          <w:szCs w:val="24"/>
        </w:rPr>
        <w:t>, vol. 38, no. 3, pp. 435–443, May 2000.</w:t>
      </w:r>
    </w:p>
    <w:p w14:paraId="6DF77891"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4]</w:t>
      </w:r>
      <w:r w:rsidRPr="007A5DC3">
        <w:rPr>
          <w:rFonts w:ascii="Times New Roman" w:hAnsi="Times New Roman" w:cs="Times New Roman"/>
          <w:noProof/>
          <w:sz w:val="24"/>
          <w:szCs w:val="24"/>
        </w:rPr>
        <w:tab/>
        <w:t xml:space="preserve">J. a. Davis, D. E. Meece, M. Kohler, and G. P. Curtis, “Approaches to surface complexation modeling of Uranium(VI) adsorption on aquifer sediments,”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68, no. 18, pp. 3621–3641, 2004.</w:t>
      </w:r>
    </w:p>
    <w:p w14:paraId="49D94265"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5]</w:t>
      </w:r>
      <w:r w:rsidRPr="007A5DC3">
        <w:rPr>
          <w:rFonts w:ascii="Times New Roman" w:hAnsi="Times New Roman" w:cs="Times New Roman"/>
          <w:noProof/>
          <w:sz w:val="24"/>
          <w:szCs w:val="24"/>
        </w:rPr>
        <w:tab/>
        <w:t xml:space="preserve">F. M. Michel, L. Ehm, S. M. Antao, P. L. Lee, P. J. Chupas, G. Liu, D. R. Strongin, M. a a Schoonen, B. L. Phillips, and J. B. Parise, “The structure of ferrihydrite, a nanocrystalline material.,” </w:t>
      </w:r>
      <w:r w:rsidRPr="007A5DC3">
        <w:rPr>
          <w:rFonts w:ascii="Times New Roman" w:hAnsi="Times New Roman" w:cs="Times New Roman"/>
          <w:i/>
          <w:iCs/>
          <w:noProof/>
          <w:sz w:val="24"/>
          <w:szCs w:val="24"/>
        </w:rPr>
        <w:t>Science</w:t>
      </w:r>
      <w:r w:rsidRPr="007A5DC3">
        <w:rPr>
          <w:rFonts w:ascii="Times New Roman" w:hAnsi="Times New Roman" w:cs="Times New Roman"/>
          <w:noProof/>
          <w:sz w:val="24"/>
          <w:szCs w:val="24"/>
        </w:rPr>
        <w:t>, vol. 316, no. 5832, pp. 1726–9, Jun. 2007.</w:t>
      </w:r>
    </w:p>
    <w:p w14:paraId="2ED4EFF0"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6]</w:t>
      </w:r>
      <w:r w:rsidRPr="007A5DC3">
        <w:rPr>
          <w:rFonts w:ascii="Times New Roman" w:hAnsi="Times New Roman" w:cs="Times New Roman"/>
          <w:noProof/>
          <w:sz w:val="24"/>
          <w:szCs w:val="24"/>
        </w:rPr>
        <w:tab/>
        <w:t xml:space="preserve">L. L. Stookey, “Ferrozine---a new spectrophotometric reagent for iron,” </w:t>
      </w:r>
      <w:r w:rsidRPr="007A5DC3">
        <w:rPr>
          <w:rFonts w:ascii="Times New Roman" w:hAnsi="Times New Roman" w:cs="Times New Roman"/>
          <w:i/>
          <w:iCs/>
          <w:noProof/>
          <w:sz w:val="24"/>
          <w:szCs w:val="24"/>
        </w:rPr>
        <w:t>Anal. Chem.</w:t>
      </w:r>
      <w:r w:rsidRPr="007A5DC3">
        <w:rPr>
          <w:rFonts w:ascii="Times New Roman" w:hAnsi="Times New Roman" w:cs="Times New Roman"/>
          <w:noProof/>
          <w:sz w:val="24"/>
          <w:szCs w:val="24"/>
        </w:rPr>
        <w:t>, vol. 42, no. 7, pp. 779–781, 1970.</w:t>
      </w:r>
    </w:p>
    <w:p w14:paraId="3A059C76"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7]</w:t>
      </w:r>
      <w:r w:rsidRPr="007A5DC3">
        <w:rPr>
          <w:rFonts w:ascii="Times New Roman" w:hAnsi="Times New Roman" w:cs="Times New Roman"/>
          <w:noProof/>
          <w:sz w:val="24"/>
          <w:szCs w:val="24"/>
        </w:rPr>
        <w:tab/>
        <w:t xml:space="preserve">A. Klute, G. W. Kunze, and J. B. Dixon, “Pretreatment for Mineralogical Analysis,” in </w:t>
      </w:r>
      <w:r w:rsidRPr="007A5DC3">
        <w:rPr>
          <w:rFonts w:ascii="Times New Roman" w:hAnsi="Times New Roman" w:cs="Times New Roman"/>
          <w:i/>
          <w:iCs/>
          <w:noProof/>
          <w:sz w:val="24"/>
          <w:szCs w:val="24"/>
        </w:rPr>
        <w:t>Methods of Soil Analysis Part 1 - Physical and Mineralogical Methods</w:t>
      </w:r>
      <w:r w:rsidRPr="007A5DC3">
        <w:rPr>
          <w:rFonts w:ascii="Times New Roman" w:hAnsi="Times New Roman" w:cs="Times New Roman"/>
          <w:noProof/>
          <w:sz w:val="24"/>
          <w:szCs w:val="24"/>
        </w:rPr>
        <w:t>, Soil Science Society of America, American Society of Agronomy, 1986.</w:t>
      </w:r>
    </w:p>
    <w:p w14:paraId="04501F48"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8]</w:t>
      </w:r>
      <w:r w:rsidRPr="007A5DC3">
        <w:rPr>
          <w:rFonts w:ascii="Times New Roman" w:hAnsi="Times New Roman" w:cs="Times New Roman"/>
          <w:noProof/>
          <w:sz w:val="24"/>
          <w:szCs w:val="24"/>
        </w:rPr>
        <w:tab/>
        <w:t xml:space="preserve">M. H. Bradbury, B. Baeyens, H. Geckeis, and T. Rabung, “Sorption of Eu(III)/Cm(III) on Ca-montmorillonite and Na-illite. Part 2: Surface complexation modelling,”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69, no. 23, pp. 5403–5412, 2005.</w:t>
      </w:r>
    </w:p>
    <w:p w14:paraId="10CCBA6B"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9]</w:t>
      </w:r>
      <w:r w:rsidRPr="007A5DC3">
        <w:rPr>
          <w:rFonts w:ascii="Times New Roman" w:hAnsi="Times New Roman" w:cs="Times New Roman"/>
          <w:noProof/>
          <w:sz w:val="24"/>
          <w:szCs w:val="24"/>
        </w:rPr>
        <w:tab/>
        <w:t xml:space="preserve">M. Sajih, N. D. D. Bryan, F. R. R. Livens, D. J. J. Vaughan, M. Descostes, V. Phrommavanh, J. Nos, and K. Morris, “Adsorption of radium and barium on goethite and ferrihydrite: A kinetic and surface complexation modelling study,”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146, pp. 150–163, Dec. 2014.</w:t>
      </w:r>
    </w:p>
    <w:p w14:paraId="19184343"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0]</w:t>
      </w:r>
      <w:r w:rsidRPr="007A5DC3">
        <w:rPr>
          <w:rFonts w:ascii="Times New Roman" w:hAnsi="Times New Roman" w:cs="Times New Roman"/>
          <w:noProof/>
          <w:sz w:val="24"/>
          <w:szCs w:val="24"/>
        </w:rPr>
        <w:tab/>
        <w:t xml:space="preserve">I. Nirdosh, W. Trembley, and C. Johnson, “Adsorption-desorption studies on the 226Ra-hydrated metal oxide systems,” </w:t>
      </w:r>
      <w:r w:rsidRPr="007A5DC3">
        <w:rPr>
          <w:rFonts w:ascii="Times New Roman" w:hAnsi="Times New Roman" w:cs="Times New Roman"/>
          <w:i/>
          <w:iCs/>
          <w:noProof/>
          <w:sz w:val="24"/>
          <w:szCs w:val="24"/>
        </w:rPr>
        <w:t>Hydrometallurgy</w:t>
      </w:r>
      <w:r w:rsidRPr="007A5DC3">
        <w:rPr>
          <w:rFonts w:ascii="Times New Roman" w:hAnsi="Times New Roman" w:cs="Times New Roman"/>
          <w:noProof/>
          <w:sz w:val="24"/>
          <w:szCs w:val="24"/>
        </w:rPr>
        <w:t>, vol. 24, no. 2, pp. 237–248, 1990.</w:t>
      </w:r>
    </w:p>
    <w:p w14:paraId="52D91125"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1]</w:t>
      </w:r>
      <w:r w:rsidRPr="007A5DC3">
        <w:rPr>
          <w:rFonts w:ascii="Times New Roman" w:hAnsi="Times New Roman" w:cs="Times New Roman"/>
          <w:noProof/>
          <w:sz w:val="24"/>
          <w:szCs w:val="24"/>
        </w:rPr>
        <w:tab/>
        <w:t xml:space="preserve">S. Tamamura, T. Takada, J. Tomita, S. Nagao, K. Fukushi, and M. Yamamoto, “Salinity </w:t>
      </w:r>
      <w:r w:rsidRPr="007A5DC3">
        <w:rPr>
          <w:rFonts w:ascii="Times New Roman" w:hAnsi="Times New Roman" w:cs="Times New Roman"/>
          <w:noProof/>
          <w:sz w:val="24"/>
          <w:szCs w:val="24"/>
        </w:rPr>
        <w:lastRenderedPageBreak/>
        <w:t xml:space="preserve">dependence of 226Ra adsorption on montmorillonite and kaolinite,” </w:t>
      </w:r>
      <w:r w:rsidRPr="007A5DC3">
        <w:rPr>
          <w:rFonts w:ascii="Times New Roman" w:hAnsi="Times New Roman" w:cs="Times New Roman"/>
          <w:i/>
          <w:iCs/>
          <w:noProof/>
          <w:sz w:val="24"/>
          <w:szCs w:val="24"/>
        </w:rPr>
        <w:t>J. Radioanal. Nucl. Chem.</w:t>
      </w:r>
      <w:r w:rsidRPr="007A5DC3">
        <w:rPr>
          <w:rFonts w:ascii="Times New Roman" w:hAnsi="Times New Roman" w:cs="Times New Roman"/>
          <w:noProof/>
          <w:sz w:val="24"/>
          <w:szCs w:val="24"/>
        </w:rPr>
        <w:t>, vol. 299, no. 1, pp. 569–575, Sep. 2013.</w:t>
      </w:r>
    </w:p>
    <w:p w14:paraId="6C738DEF"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2]</w:t>
      </w:r>
      <w:r w:rsidRPr="007A5DC3">
        <w:rPr>
          <w:rFonts w:ascii="Times New Roman" w:hAnsi="Times New Roman" w:cs="Times New Roman"/>
          <w:noProof/>
          <w:sz w:val="24"/>
          <w:szCs w:val="24"/>
        </w:rPr>
        <w:tab/>
        <w:t xml:space="preserve">L. Ames, J. McGarrah, and B. Walker, “Sorption of trace constituents from aqueous solutions onto secondary minerals. II. Radium,” </w:t>
      </w:r>
      <w:r w:rsidRPr="007A5DC3">
        <w:rPr>
          <w:rFonts w:ascii="Times New Roman" w:hAnsi="Times New Roman" w:cs="Times New Roman"/>
          <w:i/>
          <w:iCs/>
          <w:noProof/>
          <w:sz w:val="24"/>
          <w:szCs w:val="24"/>
        </w:rPr>
        <w:t>Clays Clay Miner.</w:t>
      </w:r>
      <w:r w:rsidRPr="007A5DC3">
        <w:rPr>
          <w:rFonts w:ascii="Times New Roman" w:hAnsi="Times New Roman" w:cs="Times New Roman"/>
          <w:noProof/>
          <w:sz w:val="24"/>
          <w:szCs w:val="24"/>
        </w:rPr>
        <w:t>, vol. 31, no. 5, pp. 335–342, 1983.</w:t>
      </w:r>
    </w:p>
    <w:p w14:paraId="2818ED55"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3]</w:t>
      </w:r>
      <w:r w:rsidRPr="007A5DC3">
        <w:rPr>
          <w:rFonts w:ascii="Times New Roman" w:hAnsi="Times New Roman" w:cs="Times New Roman"/>
          <w:noProof/>
          <w:sz w:val="24"/>
          <w:szCs w:val="24"/>
        </w:rPr>
        <w:tab/>
        <w:t xml:space="preserve">R. Murphy and D. Strongin, “Surface reactivity of pyrite and related sulfides,” </w:t>
      </w:r>
      <w:r w:rsidRPr="007A5DC3">
        <w:rPr>
          <w:rFonts w:ascii="Times New Roman" w:hAnsi="Times New Roman" w:cs="Times New Roman"/>
          <w:i/>
          <w:iCs/>
          <w:noProof/>
          <w:sz w:val="24"/>
          <w:szCs w:val="24"/>
        </w:rPr>
        <w:t>Surf. Sci. Rep.</w:t>
      </w:r>
      <w:r w:rsidRPr="007A5DC3">
        <w:rPr>
          <w:rFonts w:ascii="Times New Roman" w:hAnsi="Times New Roman" w:cs="Times New Roman"/>
          <w:noProof/>
          <w:sz w:val="24"/>
          <w:szCs w:val="24"/>
        </w:rPr>
        <w:t>, vol. 64, no. 1, pp. 1–45, Jan. 2009.</w:t>
      </w:r>
    </w:p>
    <w:p w14:paraId="5F5591BF"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4]</w:t>
      </w:r>
      <w:r w:rsidRPr="007A5DC3">
        <w:rPr>
          <w:rFonts w:ascii="Times New Roman" w:hAnsi="Times New Roman" w:cs="Times New Roman"/>
          <w:noProof/>
          <w:sz w:val="24"/>
          <w:szCs w:val="24"/>
        </w:rPr>
        <w:tab/>
        <w:t xml:space="preserve">W. A. Kornicker and J. W. Morse, “Interactions of divalent cations with the surface of pyrite,”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55, no. 8, pp. 2159–2171, 1991.</w:t>
      </w:r>
    </w:p>
    <w:p w14:paraId="70C52B3E"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5]</w:t>
      </w:r>
      <w:r w:rsidRPr="007A5DC3">
        <w:rPr>
          <w:rFonts w:ascii="Times New Roman" w:hAnsi="Times New Roman" w:cs="Times New Roman"/>
          <w:noProof/>
          <w:sz w:val="24"/>
          <w:szCs w:val="24"/>
        </w:rPr>
        <w:tab/>
        <w:t xml:space="preserve">P. Wersin, M. F. Hochella, P. Persson, G. Redden, J. O. Leckie, and D. W. Harris, “Interaction between aqueous uranium (VI) and sulfide minerals: Spectroscopic evidence for sorption and reduction,”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58, no. 13, pp. 2829–2843, 1994.</w:t>
      </w:r>
    </w:p>
    <w:p w14:paraId="5718E814"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6]</w:t>
      </w:r>
      <w:r w:rsidRPr="007A5DC3">
        <w:rPr>
          <w:rFonts w:ascii="Times New Roman" w:hAnsi="Times New Roman" w:cs="Times New Roman"/>
          <w:noProof/>
          <w:sz w:val="24"/>
          <w:szCs w:val="24"/>
        </w:rPr>
        <w:tab/>
        <w:t xml:space="preserve">A. Naveau, F. Monteil-Rivera, J. Dumonceau, H. Catalette, and E. Simoni, “Sorption of Sr(II) and Eu(III) onto pyrite under different redox potential conditions,”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293, no. 1, pp. 27–35, 2006.</w:t>
      </w:r>
    </w:p>
    <w:p w14:paraId="718C1929"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7]</w:t>
      </w:r>
      <w:r w:rsidRPr="007A5DC3">
        <w:rPr>
          <w:rFonts w:ascii="Times New Roman" w:hAnsi="Times New Roman" w:cs="Times New Roman"/>
          <w:noProof/>
          <w:sz w:val="24"/>
          <w:szCs w:val="24"/>
        </w:rPr>
        <w:tab/>
        <w:t xml:space="preserve">A. Naveau, F. Monteil-Rivera, E. Guillon, and J. Dumonceau, “Interactions of aqueous selenium (-II) and (IV) with metallic sulfide surfaces,” </w:t>
      </w:r>
      <w:r w:rsidRPr="007A5DC3">
        <w:rPr>
          <w:rFonts w:ascii="Times New Roman" w:hAnsi="Times New Roman" w:cs="Times New Roman"/>
          <w:i/>
          <w:iCs/>
          <w:noProof/>
          <w:sz w:val="24"/>
          <w:szCs w:val="24"/>
        </w:rPr>
        <w:t>Environ. Sci. Technol.</w:t>
      </w:r>
      <w:r w:rsidRPr="007A5DC3">
        <w:rPr>
          <w:rFonts w:ascii="Times New Roman" w:hAnsi="Times New Roman" w:cs="Times New Roman"/>
          <w:noProof/>
          <w:sz w:val="24"/>
          <w:szCs w:val="24"/>
        </w:rPr>
        <w:t>, vol. 41, no. 15, pp. 5376–5382, 2007.</w:t>
      </w:r>
    </w:p>
    <w:p w14:paraId="26AE2831"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8]</w:t>
      </w:r>
      <w:r w:rsidRPr="007A5DC3">
        <w:rPr>
          <w:rFonts w:ascii="Times New Roman" w:hAnsi="Times New Roman" w:cs="Times New Roman"/>
          <w:noProof/>
          <w:sz w:val="24"/>
          <w:szCs w:val="24"/>
        </w:rPr>
        <w:tab/>
        <w:t xml:space="preserve">D. K. Das, P. N. Pathak, S. Kumar, and V. K. Manchanda, “Sorption behavior of Am3+ on suspended pyrite,” </w:t>
      </w:r>
      <w:r w:rsidRPr="007A5DC3">
        <w:rPr>
          <w:rFonts w:ascii="Times New Roman" w:hAnsi="Times New Roman" w:cs="Times New Roman"/>
          <w:i/>
          <w:iCs/>
          <w:noProof/>
          <w:sz w:val="24"/>
          <w:szCs w:val="24"/>
        </w:rPr>
        <w:t>J. Radioanal. Nucl. Chem.</w:t>
      </w:r>
      <w:r w:rsidRPr="007A5DC3">
        <w:rPr>
          <w:rFonts w:ascii="Times New Roman" w:hAnsi="Times New Roman" w:cs="Times New Roman"/>
          <w:noProof/>
          <w:sz w:val="24"/>
          <w:szCs w:val="24"/>
        </w:rPr>
        <w:t>, vol. 281, no. 3, pp. 449–455, 2009.</w:t>
      </w:r>
    </w:p>
    <w:p w14:paraId="0248A1AB"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9]</w:t>
      </w:r>
      <w:r w:rsidRPr="007A5DC3">
        <w:rPr>
          <w:rFonts w:ascii="Times New Roman" w:hAnsi="Times New Roman" w:cs="Times New Roman"/>
          <w:noProof/>
          <w:sz w:val="24"/>
          <w:szCs w:val="24"/>
        </w:rPr>
        <w:tab/>
        <w:t xml:space="preserve">A. Naveau, F. Monteil-Rivera, E. Guillon, and J. Dumonceau, “XPS and XAS studies of copper(II) sorbed onto a synthetic pyrite surface,”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303, no. 1, pp. 25–31, 2006.</w:t>
      </w:r>
    </w:p>
    <w:p w14:paraId="376EC3A3"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0]</w:t>
      </w:r>
      <w:r w:rsidRPr="007A5DC3">
        <w:rPr>
          <w:rFonts w:ascii="Times New Roman" w:hAnsi="Times New Roman" w:cs="Times New Roman"/>
          <w:noProof/>
          <w:sz w:val="24"/>
          <w:szCs w:val="24"/>
        </w:rPr>
        <w:tab/>
        <w:t xml:space="preserve">F. Sun, B. A. Dempsey, and K. A. Osseo-Asare, “As(V) and As(III) reactions on pristine pyrite and on surface-oxidized pyrite,”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388, no. 1, pp. 170–175, 2012.</w:t>
      </w:r>
    </w:p>
    <w:p w14:paraId="2F5405A2"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1]</w:t>
      </w:r>
      <w:r w:rsidRPr="007A5DC3">
        <w:rPr>
          <w:rFonts w:ascii="Times New Roman" w:hAnsi="Times New Roman" w:cs="Times New Roman"/>
          <w:noProof/>
          <w:sz w:val="24"/>
          <w:szCs w:val="24"/>
        </w:rPr>
        <w:tab/>
        <w:t xml:space="preserve">P. Fenter, L. Cheng, S. Rihs, M. L. Machesky, M. J. Bedzyk, and N. C. Sturchio, “Electrical Double-Layer Structure at the Rutile-Water Interface as Observed in Situ with Small-Period X-Ray Standing Waves.,”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225, pp. 154–165, 2000.</w:t>
      </w:r>
    </w:p>
    <w:p w14:paraId="4568D1EC"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2]</w:t>
      </w:r>
      <w:r w:rsidRPr="007A5DC3">
        <w:rPr>
          <w:rFonts w:ascii="Times New Roman" w:hAnsi="Times New Roman" w:cs="Times New Roman"/>
          <w:noProof/>
          <w:sz w:val="24"/>
          <w:szCs w:val="24"/>
        </w:rPr>
        <w:tab/>
        <w:t xml:space="preserve">P. C. Zhang, P. V. Brady, S. E. Arthur, W. Q. Zhou, D. Sawyer, and D. A. Hesterberg, “Adsorption of barium(II) on montmorillonite: An EXAFS study,” </w:t>
      </w:r>
      <w:r w:rsidRPr="007A5DC3">
        <w:rPr>
          <w:rFonts w:ascii="Times New Roman" w:hAnsi="Times New Roman" w:cs="Times New Roman"/>
          <w:i/>
          <w:iCs/>
          <w:noProof/>
          <w:sz w:val="24"/>
          <w:szCs w:val="24"/>
        </w:rPr>
        <w:t>Colloids Surfaces A Physicochem. Eng. Asp.</w:t>
      </w:r>
      <w:r w:rsidRPr="007A5DC3">
        <w:rPr>
          <w:rFonts w:ascii="Times New Roman" w:hAnsi="Times New Roman" w:cs="Times New Roman"/>
          <w:noProof/>
          <w:sz w:val="24"/>
          <w:szCs w:val="24"/>
        </w:rPr>
        <w:t>, vol. 190, no. 3, pp. 239–249, 2001.</w:t>
      </w:r>
    </w:p>
    <w:p w14:paraId="614A1BCE"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3]</w:t>
      </w:r>
      <w:r w:rsidRPr="007A5DC3">
        <w:rPr>
          <w:rFonts w:ascii="Times New Roman" w:hAnsi="Times New Roman" w:cs="Times New Roman"/>
          <w:noProof/>
          <w:sz w:val="24"/>
          <w:szCs w:val="24"/>
        </w:rPr>
        <w:tab/>
        <w:t xml:space="preserve">D. Dzombak and F. Morel, </w:t>
      </w:r>
      <w:r w:rsidRPr="007A5DC3">
        <w:rPr>
          <w:rFonts w:ascii="Times New Roman" w:hAnsi="Times New Roman" w:cs="Times New Roman"/>
          <w:i/>
          <w:iCs/>
          <w:noProof/>
          <w:sz w:val="24"/>
          <w:szCs w:val="24"/>
        </w:rPr>
        <w:t>Surface Complexation Modeling: Hydrous Ferric Oxide</w:t>
      </w:r>
      <w:r w:rsidRPr="007A5DC3">
        <w:rPr>
          <w:rFonts w:ascii="Times New Roman" w:hAnsi="Times New Roman" w:cs="Times New Roman"/>
          <w:noProof/>
          <w:sz w:val="24"/>
          <w:szCs w:val="24"/>
        </w:rPr>
        <w:t>. New York, NY: Wiley, 1990.</w:t>
      </w:r>
    </w:p>
    <w:p w14:paraId="73199C34"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4]</w:t>
      </w:r>
      <w:r w:rsidRPr="007A5DC3">
        <w:rPr>
          <w:rFonts w:ascii="Times New Roman" w:hAnsi="Times New Roman" w:cs="Times New Roman"/>
          <w:noProof/>
          <w:sz w:val="24"/>
          <w:szCs w:val="24"/>
        </w:rPr>
        <w:tab/>
        <w:t xml:space="preserve">S. Dixit and J. G. Hering, “Comparison of arsenic(V) and arsenic(III) sorption onto iron oxide minerals: implications for arsenic mobility.,” </w:t>
      </w:r>
      <w:r w:rsidRPr="007A5DC3">
        <w:rPr>
          <w:rFonts w:ascii="Times New Roman" w:hAnsi="Times New Roman" w:cs="Times New Roman"/>
          <w:i/>
          <w:iCs/>
          <w:noProof/>
          <w:sz w:val="24"/>
          <w:szCs w:val="24"/>
        </w:rPr>
        <w:t>Environ. Sci. Technol.</w:t>
      </w:r>
      <w:r w:rsidRPr="007A5DC3">
        <w:rPr>
          <w:rFonts w:ascii="Times New Roman" w:hAnsi="Times New Roman" w:cs="Times New Roman"/>
          <w:noProof/>
          <w:sz w:val="24"/>
          <w:szCs w:val="24"/>
        </w:rPr>
        <w:t>, vol. 37, no. 18, pp. 4182–9, Sep. 2003.</w:t>
      </w:r>
    </w:p>
    <w:p w14:paraId="388A6616"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lastRenderedPageBreak/>
        <w:t>[25]</w:t>
      </w:r>
      <w:r w:rsidRPr="007A5DC3">
        <w:rPr>
          <w:rFonts w:ascii="Times New Roman" w:hAnsi="Times New Roman" w:cs="Times New Roman"/>
          <w:noProof/>
          <w:sz w:val="24"/>
          <w:szCs w:val="24"/>
        </w:rPr>
        <w:tab/>
        <w:t xml:space="preserve">C. Tournassat, S. Grangeon, P. Leroy, and E. Giffaut, “Modeling specific ph dependent sorption of divalent metals on montmorillonite surfaces. a review of pitfalls, recent achievements and current challenges,” </w:t>
      </w:r>
      <w:r w:rsidRPr="007A5DC3">
        <w:rPr>
          <w:rFonts w:ascii="Times New Roman" w:hAnsi="Times New Roman" w:cs="Times New Roman"/>
          <w:i/>
          <w:iCs/>
          <w:noProof/>
          <w:sz w:val="24"/>
          <w:szCs w:val="24"/>
        </w:rPr>
        <w:t>Am. J. Sci.</w:t>
      </w:r>
      <w:r w:rsidRPr="007A5DC3">
        <w:rPr>
          <w:rFonts w:ascii="Times New Roman" w:hAnsi="Times New Roman" w:cs="Times New Roman"/>
          <w:noProof/>
          <w:sz w:val="24"/>
          <w:szCs w:val="24"/>
        </w:rPr>
        <w:t>, vol. 313, no. 5, pp. 395–451, 2013.</w:t>
      </w:r>
    </w:p>
    <w:p w14:paraId="307B22C0"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rPr>
      </w:pPr>
      <w:r w:rsidRPr="007A5DC3">
        <w:rPr>
          <w:rFonts w:ascii="Times New Roman" w:hAnsi="Times New Roman" w:cs="Times New Roman"/>
          <w:noProof/>
          <w:sz w:val="24"/>
          <w:szCs w:val="24"/>
        </w:rPr>
        <w:t>[26]</w:t>
      </w:r>
      <w:r w:rsidRPr="007A5DC3">
        <w:rPr>
          <w:rFonts w:ascii="Times New Roman" w:hAnsi="Times New Roman" w:cs="Times New Roman"/>
          <w:noProof/>
          <w:sz w:val="24"/>
          <w:szCs w:val="24"/>
        </w:rPr>
        <w:tab/>
        <w:t xml:space="preserve">D. A. Sverjensky, “Prediction of the speciation of alkaline earths adsorbed on mineral surfaces in salt solutions,”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70, no. 10, pp. 2427–2453, 2006.</w:t>
      </w:r>
    </w:p>
    <w:p w14:paraId="08388435" w14:textId="77777777" w:rsidR="004B6422" w:rsidRPr="00EE014C"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4B6422" w:rsidRPr="00EE01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5B63"/>
    <w:rsid w:val="002768D1"/>
    <w:rsid w:val="002D44FC"/>
    <w:rsid w:val="00377C16"/>
    <w:rsid w:val="003901B4"/>
    <w:rsid w:val="003A3CB4"/>
    <w:rsid w:val="004272B4"/>
    <w:rsid w:val="0047631D"/>
    <w:rsid w:val="004B6422"/>
    <w:rsid w:val="005402BE"/>
    <w:rsid w:val="00676198"/>
    <w:rsid w:val="007624A6"/>
    <w:rsid w:val="007A5DC3"/>
    <w:rsid w:val="0086206F"/>
    <w:rsid w:val="00867736"/>
    <w:rsid w:val="00A419C8"/>
    <w:rsid w:val="00A7716C"/>
    <w:rsid w:val="00B2087B"/>
    <w:rsid w:val="00BC5486"/>
    <w:rsid w:val="00C219FB"/>
    <w:rsid w:val="00C646A7"/>
    <w:rsid w:val="00C77069"/>
    <w:rsid w:val="00CA0F09"/>
    <w:rsid w:val="00D61BB3"/>
    <w:rsid w:val="00E75547"/>
    <w:rsid w:val="00EC34C7"/>
    <w:rsid w:val="00EE01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www.ezag.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C1E15-325C-484F-A240-7416AA4CC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9</Pages>
  <Words>15275</Words>
  <Characters>87071</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02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5</cp:revision>
  <cp:lastPrinted>2017-02-10T20:20:00Z</cp:lastPrinted>
  <dcterms:created xsi:type="dcterms:W3CDTF">2017-02-08T16:56:00Z</dcterms:created>
  <dcterms:modified xsi:type="dcterms:W3CDTF">2017-02-1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